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AA6E4D">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AA6E4D">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AA6E4D">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AA6E4D">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AA6E4D">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AA6E4D">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65781129" w14:textId="6C11A7C7" w:rsidR="0092352C" w:rsidRDefault="0092352C" w:rsidP="0092352C">
      <w:pPr>
        <w:pStyle w:val="ListParagraph"/>
        <w:numPr>
          <w:ilvl w:val="0"/>
          <w:numId w:val="44"/>
        </w:numPr>
        <w:jc w:val="both"/>
        <w:rPr>
          <w:lang w:val="en-US"/>
        </w:rPr>
      </w:pPr>
      <w:bookmarkStart w:id="5" w:name="_GoBack"/>
      <w:bookmarkEnd w:id="5"/>
      <w:r>
        <w:rPr>
          <w:lang w:val="en-US"/>
        </w:rPr>
        <w:t>The administrator should be able to create a flight.</w:t>
      </w:r>
    </w:p>
    <w:p w14:paraId="4D6CE41D" w14:textId="558D08CE" w:rsidR="0092352C" w:rsidRDefault="0092352C" w:rsidP="0092352C">
      <w:pPr>
        <w:pStyle w:val="ListParagraph"/>
        <w:numPr>
          <w:ilvl w:val="0"/>
          <w:numId w:val="44"/>
        </w:numPr>
        <w:jc w:val="both"/>
        <w:rPr>
          <w:lang w:val="en-US"/>
        </w:rPr>
      </w:pPr>
      <w:r>
        <w:rPr>
          <w:lang w:val="en-US"/>
        </w:rPr>
        <w:t>The administrator should be able to remove a flight.</w:t>
      </w:r>
    </w:p>
    <w:p w14:paraId="1E97A94B" w14:textId="59FCA03D" w:rsidR="009C4601" w:rsidRDefault="009C4601" w:rsidP="0092352C">
      <w:pPr>
        <w:pStyle w:val="ListParagraph"/>
        <w:numPr>
          <w:ilvl w:val="0"/>
          <w:numId w:val="44"/>
        </w:numPr>
        <w:jc w:val="both"/>
        <w:rPr>
          <w:lang w:val="en-US"/>
        </w:rPr>
      </w:pPr>
      <w:r>
        <w:rPr>
          <w:lang w:val="en-US"/>
        </w:rPr>
        <w:t xml:space="preserve">The administrator should be able to search for flight by </w:t>
      </w:r>
      <w:proofErr w:type="spellStart"/>
      <w:r>
        <w:rPr>
          <w:lang w:val="en-US"/>
        </w:rPr>
        <w:t>flightID</w:t>
      </w:r>
      <w:proofErr w:type="spellEnd"/>
      <w:r w:rsidR="003C4CB5">
        <w:rPr>
          <w:lang w:val="en-US"/>
        </w:rPr>
        <w:t>.</w:t>
      </w:r>
    </w:p>
    <w:p w14:paraId="4B9C25F1" w14:textId="4BE18029" w:rsidR="00BC339D" w:rsidRDefault="00BC339D" w:rsidP="0092352C">
      <w:pPr>
        <w:pStyle w:val="ListParagraph"/>
        <w:numPr>
          <w:ilvl w:val="0"/>
          <w:numId w:val="44"/>
        </w:numPr>
        <w:jc w:val="both"/>
        <w:rPr>
          <w:lang w:val="en-US"/>
        </w:rPr>
      </w:pPr>
      <w:r>
        <w:rPr>
          <w:lang w:val="en-US"/>
        </w:rPr>
        <w:t>The administrator should be able to see actions performed on the system.</w:t>
      </w:r>
    </w:p>
    <w:p w14:paraId="24FE95AA" w14:textId="1759C8FF" w:rsidR="00151427" w:rsidRPr="0092352C" w:rsidRDefault="00151427" w:rsidP="0092352C">
      <w:pPr>
        <w:pStyle w:val="ListParagraph"/>
        <w:numPr>
          <w:ilvl w:val="0"/>
          <w:numId w:val="44"/>
        </w:numPr>
        <w:jc w:val="both"/>
        <w:rPr>
          <w:lang w:val="en-US"/>
        </w:rPr>
      </w:pPr>
      <w:r>
        <w:rPr>
          <w:lang w:val="en-US"/>
        </w:rPr>
        <w:t>The administrator should be able to see all the flights.</w:t>
      </w:r>
    </w:p>
    <w:p w14:paraId="7569DCF6" w14:textId="101E84A7"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w:t>
      </w:r>
      <w:proofErr w:type="spellStart"/>
      <w:r w:rsidR="009C4601">
        <w:rPr>
          <w:lang w:val="en-US"/>
        </w:rPr>
        <w:t>flightID</w:t>
      </w:r>
      <w:proofErr w:type="spellEnd"/>
      <w:r w:rsidR="009C4601">
        <w:rPr>
          <w:lang w:val="en-US"/>
        </w:rPr>
        <w:t xml:space="preserve">, </w:t>
      </w:r>
      <w:r w:rsidR="00914A90" w:rsidRPr="006E0FB3">
        <w:rPr>
          <w:lang w:val="en-US"/>
        </w:rPr>
        <w:t>origin, destination, date and time of departure and arrival, price</w:t>
      </w:r>
      <w:r w:rsidR="00856715">
        <w:rPr>
          <w:lang w:val="en-US"/>
        </w:rPr>
        <w:t xml:space="preserve">, </w:t>
      </w:r>
      <w:r w:rsidR="00BF4CED">
        <w:rPr>
          <w:lang w:val="en-US"/>
        </w:rPr>
        <w:t>number of tickets.</w:t>
      </w:r>
    </w:p>
    <w:p w14:paraId="4C50BC3E" w14:textId="729D06E5" w:rsidR="00BF4CED" w:rsidRDefault="00BF4CED" w:rsidP="006E0FB3">
      <w:pPr>
        <w:pStyle w:val="ListParagraph"/>
        <w:numPr>
          <w:ilvl w:val="0"/>
          <w:numId w:val="44"/>
        </w:numPr>
        <w:jc w:val="both"/>
        <w:rPr>
          <w:lang w:val="en-US"/>
        </w:rPr>
      </w:pPr>
      <w:r>
        <w:rPr>
          <w:lang w:val="en-US"/>
        </w:rPr>
        <w:t>The system should be able to store tickets</w:t>
      </w:r>
      <w:r w:rsidR="002549A2">
        <w:rPr>
          <w:lang w:val="en-US"/>
        </w:rPr>
        <w:t xml:space="preserve"> including its</w:t>
      </w:r>
      <w:r w:rsidR="002549A2">
        <w:rPr>
          <w:lang w:val="en-US"/>
        </w:rPr>
        <w:t xml:space="preserve"> </w:t>
      </w:r>
      <w:proofErr w:type="spellStart"/>
      <w:r w:rsidR="002549A2">
        <w:rPr>
          <w:lang w:val="en-US"/>
        </w:rPr>
        <w:t>ticketID</w:t>
      </w:r>
      <w:proofErr w:type="spellEnd"/>
      <w:r w:rsidR="002549A2">
        <w:rPr>
          <w:lang w:val="en-US"/>
        </w:rPr>
        <w:t>, seat, price</w:t>
      </w:r>
      <w:r w:rsidR="00973F66">
        <w:rPr>
          <w:lang w:val="en-US"/>
        </w:rPr>
        <w:t>.</w:t>
      </w:r>
    </w:p>
    <w:p w14:paraId="346FBC8D" w14:textId="7BF1C207" w:rsidR="00FB7D7C" w:rsidRPr="00E36BE8" w:rsidRDefault="00DF501F" w:rsidP="00E36BE8">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2549A2">
        <w:rPr>
          <w:lang w:val="en-US"/>
        </w:rPr>
        <w:t xml:space="preserve"> including his/hers/its</w:t>
      </w:r>
      <w:r w:rsidR="002549A2" w:rsidRPr="002549A2">
        <w:rPr>
          <w:lang w:val="en-US"/>
        </w:rPr>
        <w:t xml:space="preserve"> </w:t>
      </w:r>
      <w:proofErr w:type="spellStart"/>
      <w:r w:rsidR="002549A2">
        <w:rPr>
          <w:lang w:val="en-US"/>
        </w:rPr>
        <w:t>customerID</w:t>
      </w:r>
      <w:proofErr w:type="spellEnd"/>
      <w:r w:rsidR="002549A2">
        <w:rPr>
          <w:lang w:val="en-US"/>
        </w:rPr>
        <w:t xml:space="preserve">, first name, last name, email, </w:t>
      </w:r>
      <w:proofErr w:type="spellStart"/>
      <w:r w:rsidR="002549A2">
        <w:rPr>
          <w:lang w:val="en-US"/>
        </w:rPr>
        <w:t>telephoneNumber</w:t>
      </w:r>
      <w:proofErr w:type="spellEnd"/>
      <w:r w:rsidR="002549A2">
        <w:rPr>
          <w:lang w:val="en-US"/>
        </w:rPr>
        <w:t xml:space="preserve">, </w:t>
      </w:r>
      <w:proofErr w:type="spellStart"/>
      <w:r w:rsidR="002549A2">
        <w:rPr>
          <w:lang w:val="en-US"/>
        </w:rPr>
        <w:t>passportNumber</w:t>
      </w:r>
      <w:proofErr w:type="spellEnd"/>
      <w:r w:rsidR="00E36BE8">
        <w:rPr>
          <w:lang w:val="en-US"/>
        </w:rPr>
        <w:t>.</w:t>
      </w:r>
    </w:p>
    <w:p w14:paraId="4F25F816" w14:textId="51ECA60B" w:rsidR="00CC6918" w:rsidRDefault="00CC6918" w:rsidP="00840FDC">
      <w:pPr>
        <w:pStyle w:val="ListParagraph"/>
        <w:numPr>
          <w:ilvl w:val="0"/>
          <w:numId w:val="44"/>
        </w:numPr>
        <w:jc w:val="both"/>
        <w:rPr>
          <w:lang w:val="en-US"/>
        </w:rPr>
      </w:pPr>
      <w:r>
        <w:rPr>
          <w:lang w:val="en-US"/>
        </w:rPr>
        <w:t xml:space="preserve">The system should be able to </w:t>
      </w:r>
      <w:r w:rsidR="00E36BE8">
        <w:rPr>
          <w:lang w:val="en-US"/>
        </w:rPr>
        <w:t>store credentials for the customer</w:t>
      </w:r>
      <w:r w:rsidR="00E36BE8">
        <w:rPr>
          <w:lang w:val="en-US"/>
        </w:rPr>
        <w:t xml:space="preserve"> </w:t>
      </w:r>
      <w:r>
        <w:rPr>
          <w:lang w:val="en-US"/>
        </w:rPr>
        <w:t>that include username and password.</w:t>
      </w:r>
    </w:p>
    <w:p w14:paraId="42A61AEE" w14:textId="417E41FD" w:rsidR="00FA2F72" w:rsidRDefault="00FA2F72" w:rsidP="00FA2F72">
      <w:pPr>
        <w:pStyle w:val="ListParagraph"/>
        <w:numPr>
          <w:ilvl w:val="0"/>
          <w:numId w:val="44"/>
        </w:numPr>
        <w:jc w:val="both"/>
        <w:rPr>
          <w:lang w:val="en-US"/>
        </w:rPr>
      </w:pPr>
      <w:r>
        <w:rPr>
          <w:lang w:val="en-US"/>
        </w:rPr>
        <w:t>The user should be able to book a flight and choose the seat for it.</w:t>
      </w:r>
    </w:p>
    <w:p w14:paraId="23B64EC5" w14:textId="07A5C8D7" w:rsidR="00FA2F72" w:rsidRDefault="00FA2F72" w:rsidP="00FA2F72">
      <w:pPr>
        <w:pStyle w:val="ListParagraph"/>
        <w:numPr>
          <w:ilvl w:val="0"/>
          <w:numId w:val="44"/>
        </w:numPr>
        <w:jc w:val="both"/>
        <w:rPr>
          <w:lang w:val="en-US"/>
        </w:rPr>
      </w:pPr>
      <w:r>
        <w:rPr>
          <w:lang w:val="en-US"/>
        </w:rPr>
        <w:t>The user should be able to cancel a booking for a flight.</w:t>
      </w:r>
    </w:p>
    <w:p w14:paraId="62744085" w14:textId="3B87969B" w:rsidR="000A7057" w:rsidRDefault="000A7057" w:rsidP="000A7057">
      <w:pPr>
        <w:pStyle w:val="ListParagraph"/>
        <w:numPr>
          <w:ilvl w:val="0"/>
          <w:numId w:val="44"/>
        </w:numPr>
        <w:jc w:val="both"/>
        <w:rPr>
          <w:lang w:val="en-US"/>
        </w:rPr>
      </w:pPr>
      <w:r>
        <w:rPr>
          <w:lang w:val="en-US"/>
        </w:rPr>
        <w:t xml:space="preserve">The user should be able to search </w:t>
      </w:r>
      <w:r w:rsidR="00DF7356">
        <w:rPr>
          <w:lang w:val="en-US"/>
        </w:rPr>
        <w:t>flights</w:t>
      </w:r>
      <w:r w:rsidR="00DE71A2">
        <w:rPr>
          <w:lang w:val="en-US"/>
        </w:rPr>
        <w:t xml:space="preserve"> by origin, destination</w:t>
      </w:r>
      <w:r w:rsidR="005800FD">
        <w:rPr>
          <w:lang w:val="en-US"/>
        </w:rPr>
        <w:t xml:space="preserve"> and</w:t>
      </w:r>
      <w:r w:rsidR="009D47CB">
        <w:rPr>
          <w:lang w:val="en-US"/>
        </w:rPr>
        <w:t xml:space="preserve"> </w:t>
      </w:r>
      <w:r w:rsidR="00DE71A2">
        <w:rPr>
          <w:lang w:val="en-US"/>
        </w:rPr>
        <w:t>by a certain time frame</w:t>
      </w:r>
      <w:r w:rsidR="005800FD">
        <w:rPr>
          <w:lang w:val="en-US"/>
        </w:rPr>
        <w:t>.</w:t>
      </w:r>
    </w:p>
    <w:p w14:paraId="38121DC5" w14:textId="3962F99D" w:rsidR="005800FD" w:rsidRDefault="005800FD" w:rsidP="000A7057">
      <w:pPr>
        <w:pStyle w:val="ListParagraph"/>
        <w:numPr>
          <w:ilvl w:val="0"/>
          <w:numId w:val="44"/>
        </w:numPr>
        <w:jc w:val="both"/>
        <w:rPr>
          <w:lang w:val="en-US"/>
        </w:rPr>
      </w:pPr>
      <w:r>
        <w:rPr>
          <w:lang w:val="en-US"/>
        </w:rPr>
        <w:lastRenderedPageBreak/>
        <w:t xml:space="preserve">The user should be able to </w:t>
      </w:r>
      <w:r w:rsidR="00B11E98">
        <w:rPr>
          <w:lang w:val="en-US"/>
        </w:rPr>
        <w:t>get a list of cheapest flights and today’s flights.</w:t>
      </w:r>
    </w:p>
    <w:p w14:paraId="48EA6E25" w14:textId="702F1CBF" w:rsidR="000A7057" w:rsidRDefault="00F6493C" w:rsidP="000A7057">
      <w:pPr>
        <w:pStyle w:val="ListParagraph"/>
        <w:numPr>
          <w:ilvl w:val="0"/>
          <w:numId w:val="44"/>
        </w:numPr>
        <w:jc w:val="both"/>
        <w:rPr>
          <w:lang w:val="en-US"/>
        </w:rPr>
      </w:pPr>
      <w:r>
        <w:rPr>
          <w:lang w:val="en-US"/>
        </w:rPr>
        <w:t>The user should be able to create an account.</w:t>
      </w:r>
    </w:p>
    <w:p w14:paraId="5A6EBC74" w14:textId="34D606B2" w:rsidR="00F6493C" w:rsidRDefault="00F6493C" w:rsidP="000A7057">
      <w:pPr>
        <w:pStyle w:val="ListParagraph"/>
        <w:numPr>
          <w:ilvl w:val="0"/>
          <w:numId w:val="44"/>
        </w:numPr>
        <w:jc w:val="both"/>
        <w:rPr>
          <w:lang w:val="en-US"/>
        </w:rPr>
      </w:pPr>
      <w:r>
        <w:rPr>
          <w:lang w:val="en-US"/>
        </w:rPr>
        <w:t>The user should be able to use the credentials linked to his account to log in and use the system.</w:t>
      </w:r>
    </w:p>
    <w:p w14:paraId="7D30A4F4" w14:textId="77F792DE" w:rsidR="00F119F9" w:rsidRPr="000A7057" w:rsidRDefault="00F119F9" w:rsidP="000A7057">
      <w:pPr>
        <w:pStyle w:val="ListParagraph"/>
        <w:numPr>
          <w:ilvl w:val="0"/>
          <w:numId w:val="44"/>
        </w:numPr>
        <w:jc w:val="both"/>
        <w:rPr>
          <w:lang w:val="en-US"/>
        </w:rPr>
      </w:pPr>
      <w:r>
        <w:rPr>
          <w:lang w:val="en-US"/>
        </w:rPr>
        <w:t>The user should be able to view his current and past bookings.</w:t>
      </w:r>
    </w:p>
    <w:p w14:paraId="623D0AFC" w14:textId="751D0C2E" w:rsidR="0019636B" w:rsidRPr="00164C00" w:rsidRDefault="00C55793" w:rsidP="00164C00">
      <w:pPr>
        <w:pStyle w:val="Heading2"/>
        <w:rPr>
          <w:lang w:val="en-US"/>
        </w:rPr>
      </w:pPr>
      <w:bookmarkStart w:id="6" w:name="_Toc501021075"/>
      <w:r w:rsidRPr="00C55793">
        <w:rPr>
          <w:lang w:val="en-US"/>
        </w:rPr>
        <w:t>Non-Functional Requirements</w:t>
      </w:r>
      <w:bookmarkEnd w:id="6"/>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73762BA3" w:rsidR="00DA35E9"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1775133D" w14:textId="0F6596C6" w:rsidR="00515D59" w:rsidRPr="00867F8F" w:rsidRDefault="00515D59" w:rsidP="00DA35E9">
      <w:pPr>
        <w:pStyle w:val="ListParagraph"/>
        <w:numPr>
          <w:ilvl w:val="0"/>
          <w:numId w:val="45"/>
        </w:numPr>
        <w:spacing w:after="160" w:line="256" w:lineRule="auto"/>
        <w:ind w:right="-900"/>
      </w:pPr>
      <w:r>
        <w:t>The system should not contain hard coded values.</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1D2FD" w14:textId="77777777" w:rsidR="00AA6E4D" w:rsidRDefault="00AA6E4D" w:rsidP="00F910B0">
      <w:pPr>
        <w:spacing w:line="240" w:lineRule="auto"/>
      </w:pPr>
      <w:r>
        <w:separator/>
      </w:r>
    </w:p>
  </w:endnote>
  <w:endnote w:type="continuationSeparator" w:id="0">
    <w:p w14:paraId="243C6D82" w14:textId="77777777" w:rsidR="00AA6E4D" w:rsidRDefault="00AA6E4D"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AA6E4D"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AA6E4D"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062ED0" w14:textId="77777777" w:rsidR="00AA6E4D" w:rsidRDefault="00AA6E4D" w:rsidP="00F910B0">
      <w:pPr>
        <w:spacing w:line="240" w:lineRule="auto"/>
      </w:pPr>
      <w:r>
        <w:separator/>
      </w:r>
    </w:p>
  </w:footnote>
  <w:footnote w:type="continuationSeparator" w:id="0">
    <w:p w14:paraId="6070B8FF" w14:textId="77777777" w:rsidR="00AA6E4D" w:rsidRDefault="00AA6E4D"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AA6E4D" w:rsidP="009C6276">
    <w:pPr>
      <w:pStyle w:val="Header"/>
    </w:pPr>
  </w:p>
  <w:p w14:paraId="5CA27BF1" w14:textId="77777777" w:rsidR="00BC5908" w:rsidRPr="00231D0F" w:rsidRDefault="00AA6E4D"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A7057"/>
    <w:rsid w:val="000B12E4"/>
    <w:rsid w:val="000D4698"/>
    <w:rsid w:val="000F0F43"/>
    <w:rsid w:val="00101887"/>
    <w:rsid w:val="0010358D"/>
    <w:rsid w:val="00142AC2"/>
    <w:rsid w:val="0014373F"/>
    <w:rsid w:val="00150DC8"/>
    <w:rsid w:val="00151427"/>
    <w:rsid w:val="00154E1E"/>
    <w:rsid w:val="001606EB"/>
    <w:rsid w:val="00162C84"/>
    <w:rsid w:val="00164C00"/>
    <w:rsid w:val="00171EA0"/>
    <w:rsid w:val="0019636B"/>
    <w:rsid w:val="001A46B1"/>
    <w:rsid w:val="001A62E6"/>
    <w:rsid w:val="001A67E6"/>
    <w:rsid w:val="001B78FA"/>
    <w:rsid w:val="001C04B7"/>
    <w:rsid w:val="001D6F34"/>
    <w:rsid w:val="001E116C"/>
    <w:rsid w:val="001F10E8"/>
    <w:rsid w:val="002000DE"/>
    <w:rsid w:val="002153A3"/>
    <w:rsid w:val="00223418"/>
    <w:rsid w:val="002274F4"/>
    <w:rsid w:val="002549A2"/>
    <w:rsid w:val="00263374"/>
    <w:rsid w:val="002654F6"/>
    <w:rsid w:val="002668CE"/>
    <w:rsid w:val="00267D69"/>
    <w:rsid w:val="002836C5"/>
    <w:rsid w:val="00291324"/>
    <w:rsid w:val="0029579A"/>
    <w:rsid w:val="002D1757"/>
    <w:rsid w:val="002D2AE0"/>
    <w:rsid w:val="002D4652"/>
    <w:rsid w:val="002E21F5"/>
    <w:rsid w:val="002E4DBA"/>
    <w:rsid w:val="00301BC8"/>
    <w:rsid w:val="00317E90"/>
    <w:rsid w:val="0032096C"/>
    <w:rsid w:val="00324CBE"/>
    <w:rsid w:val="00324DE4"/>
    <w:rsid w:val="00326B40"/>
    <w:rsid w:val="00334ADF"/>
    <w:rsid w:val="0033786D"/>
    <w:rsid w:val="00340E08"/>
    <w:rsid w:val="00351C13"/>
    <w:rsid w:val="00354956"/>
    <w:rsid w:val="00354C78"/>
    <w:rsid w:val="00367BF6"/>
    <w:rsid w:val="003B6FAC"/>
    <w:rsid w:val="003C33D0"/>
    <w:rsid w:val="003C4CB5"/>
    <w:rsid w:val="003C54CD"/>
    <w:rsid w:val="003F2085"/>
    <w:rsid w:val="003F7447"/>
    <w:rsid w:val="00404C67"/>
    <w:rsid w:val="00413187"/>
    <w:rsid w:val="004170C2"/>
    <w:rsid w:val="004209B4"/>
    <w:rsid w:val="00434752"/>
    <w:rsid w:val="00460F31"/>
    <w:rsid w:val="004613AC"/>
    <w:rsid w:val="00466741"/>
    <w:rsid w:val="00487B08"/>
    <w:rsid w:val="004A024E"/>
    <w:rsid w:val="004A527B"/>
    <w:rsid w:val="004B1C65"/>
    <w:rsid w:val="004B3724"/>
    <w:rsid w:val="004C442E"/>
    <w:rsid w:val="004C7453"/>
    <w:rsid w:val="004D0FD6"/>
    <w:rsid w:val="004D2B7E"/>
    <w:rsid w:val="004D7831"/>
    <w:rsid w:val="004D7F82"/>
    <w:rsid w:val="004E1A00"/>
    <w:rsid w:val="004E287D"/>
    <w:rsid w:val="0050296D"/>
    <w:rsid w:val="00515D59"/>
    <w:rsid w:val="00524493"/>
    <w:rsid w:val="00527A84"/>
    <w:rsid w:val="005350D3"/>
    <w:rsid w:val="00545BED"/>
    <w:rsid w:val="005800F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16E5"/>
    <w:rsid w:val="006C2D1D"/>
    <w:rsid w:val="006D4078"/>
    <w:rsid w:val="006D771F"/>
    <w:rsid w:val="006E0FB3"/>
    <w:rsid w:val="006E519D"/>
    <w:rsid w:val="006F1DA8"/>
    <w:rsid w:val="00704628"/>
    <w:rsid w:val="00705BE9"/>
    <w:rsid w:val="00716862"/>
    <w:rsid w:val="007206A4"/>
    <w:rsid w:val="007217FE"/>
    <w:rsid w:val="00727B47"/>
    <w:rsid w:val="00740AD8"/>
    <w:rsid w:val="00747F1F"/>
    <w:rsid w:val="00750DEF"/>
    <w:rsid w:val="0075666B"/>
    <w:rsid w:val="00756934"/>
    <w:rsid w:val="00757489"/>
    <w:rsid w:val="00757674"/>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E5CE8"/>
    <w:rsid w:val="008F74B8"/>
    <w:rsid w:val="00901CA4"/>
    <w:rsid w:val="00912406"/>
    <w:rsid w:val="009144CA"/>
    <w:rsid w:val="00914A90"/>
    <w:rsid w:val="0092352C"/>
    <w:rsid w:val="00941B60"/>
    <w:rsid w:val="00945F5A"/>
    <w:rsid w:val="009479F4"/>
    <w:rsid w:val="00951398"/>
    <w:rsid w:val="0095187E"/>
    <w:rsid w:val="009522EA"/>
    <w:rsid w:val="00973F66"/>
    <w:rsid w:val="00994970"/>
    <w:rsid w:val="009978F0"/>
    <w:rsid w:val="009A09B0"/>
    <w:rsid w:val="009A65EF"/>
    <w:rsid w:val="009A6E3C"/>
    <w:rsid w:val="009B08CF"/>
    <w:rsid w:val="009C4601"/>
    <w:rsid w:val="009C4906"/>
    <w:rsid w:val="009C5412"/>
    <w:rsid w:val="009C61B7"/>
    <w:rsid w:val="009C6276"/>
    <w:rsid w:val="009D11D2"/>
    <w:rsid w:val="009D47CB"/>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A6E4D"/>
    <w:rsid w:val="00AC58CB"/>
    <w:rsid w:val="00AF5D83"/>
    <w:rsid w:val="00B11E98"/>
    <w:rsid w:val="00B16C6E"/>
    <w:rsid w:val="00B21F3F"/>
    <w:rsid w:val="00B6457F"/>
    <w:rsid w:val="00B8309A"/>
    <w:rsid w:val="00B904F7"/>
    <w:rsid w:val="00B929F1"/>
    <w:rsid w:val="00B92F28"/>
    <w:rsid w:val="00BA08E8"/>
    <w:rsid w:val="00BA138C"/>
    <w:rsid w:val="00BA1650"/>
    <w:rsid w:val="00BA7081"/>
    <w:rsid w:val="00BC339D"/>
    <w:rsid w:val="00BD0977"/>
    <w:rsid w:val="00BD0CF5"/>
    <w:rsid w:val="00BD2401"/>
    <w:rsid w:val="00BD24A7"/>
    <w:rsid w:val="00BD7AB3"/>
    <w:rsid w:val="00BE2405"/>
    <w:rsid w:val="00BE73AC"/>
    <w:rsid w:val="00BF07F9"/>
    <w:rsid w:val="00BF0F5A"/>
    <w:rsid w:val="00BF4CED"/>
    <w:rsid w:val="00BF7CCF"/>
    <w:rsid w:val="00C03F06"/>
    <w:rsid w:val="00C1708C"/>
    <w:rsid w:val="00C23F8C"/>
    <w:rsid w:val="00C423E3"/>
    <w:rsid w:val="00C47B04"/>
    <w:rsid w:val="00C55793"/>
    <w:rsid w:val="00C6333E"/>
    <w:rsid w:val="00C6467F"/>
    <w:rsid w:val="00C935F8"/>
    <w:rsid w:val="00C956E9"/>
    <w:rsid w:val="00C966BE"/>
    <w:rsid w:val="00CA40CA"/>
    <w:rsid w:val="00CC615F"/>
    <w:rsid w:val="00CC6918"/>
    <w:rsid w:val="00CD35F5"/>
    <w:rsid w:val="00CE3344"/>
    <w:rsid w:val="00CF6752"/>
    <w:rsid w:val="00CF746A"/>
    <w:rsid w:val="00CF7A98"/>
    <w:rsid w:val="00D204A3"/>
    <w:rsid w:val="00D2569C"/>
    <w:rsid w:val="00D26727"/>
    <w:rsid w:val="00D34C5B"/>
    <w:rsid w:val="00D353E5"/>
    <w:rsid w:val="00D7129B"/>
    <w:rsid w:val="00D956E2"/>
    <w:rsid w:val="00DA35E9"/>
    <w:rsid w:val="00DE49FE"/>
    <w:rsid w:val="00DE71A2"/>
    <w:rsid w:val="00DF501F"/>
    <w:rsid w:val="00DF6955"/>
    <w:rsid w:val="00DF706B"/>
    <w:rsid w:val="00DF7356"/>
    <w:rsid w:val="00E131B5"/>
    <w:rsid w:val="00E171A4"/>
    <w:rsid w:val="00E36BE8"/>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19F9"/>
    <w:rsid w:val="00F13B63"/>
    <w:rsid w:val="00F17C73"/>
    <w:rsid w:val="00F20531"/>
    <w:rsid w:val="00F21D25"/>
    <w:rsid w:val="00F4414C"/>
    <w:rsid w:val="00F5689D"/>
    <w:rsid w:val="00F63CEE"/>
    <w:rsid w:val="00F6493C"/>
    <w:rsid w:val="00F65CE8"/>
    <w:rsid w:val="00F71E75"/>
    <w:rsid w:val="00F7496A"/>
    <w:rsid w:val="00F910B0"/>
    <w:rsid w:val="00F93B5B"/>
    <w:rsid w:val="00F97E99"/>
    <w:rsid w:val="00FA2F72"/>
    <w:rsid w:val="00FA75C6"/>
    <w:rsid w:val="00FB3E74"/>
    <w:rsid w:val="00FB5413"/>
    <w:rsid w:val="00FB7D7C"/>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3AF7633E-2369-4B8C-AECB-9FCFDD382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6</Pages>
  <Words>2842</Words>
  <Characters>16200</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9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diu Claudiu</cp:lastModifiedBy>
  <cp:revision>51</cp:revision>
  <dcterms:created xsi:type="dcterms:W3CDTF">2018-04-11T09:48:00Z</dcterms:created>
  <dcterms:modified xsi:type="dcterms:W3CDTF">2018-05-3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